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25B97D6" w14:textId="77777777" w:rsidR="00235C14" w:rsidRPr="00EF126C" w:rsidRDefault="00235C14" w:rsidP="0082307E">
      <w:pPr>
        <w:pStyle w:val="Heading1"/>
        <w:jc w:val="center"/>
        <w:rPr>
          <w:rFonts w:ascii="Arial" w:hAnsi="Arial" w:cs="Arial"/>
          <w:b/>
          <w:bCs/>
          <w:color w:val="auto"/>
          <w:sz w:val="22"/>
          <w:szCs w:val="22"/>
        </w:rPr>
      </w:pPr>
      <w:r w:rsidRPr="00EF126C">
        <w:rPr>
          <w:rFonts w:ascii="Arial" w:hAnsi="Arial" w:cs="Arial"/>
          <w:b/>
          <w:bCs/>
          <w:color w:val="auto"/>
          <w:sz w:val="22"/>
          <w:szCs w:val="22"/>
        </w:rPr>
        <w:t>Twitter Project notes</w:t>
      </w:r>
    </w:p>
    <w:p w14:paraId="4DC0BA65" w14:textId="49D0998D" w:rsidR="0009555F" w:rsidRPr="00EF126C" w:rsidRDefault="0082307E" w:rsidP="00EF126C">
      <w:pPr>
        <w:pStyle w:val="Heading2"/>
        <w:rPr>
          <w:rFonts w:ascii="Arial" w:hAnsi="Arial" w:cs="Arial"/>
          <w:color w:val="auto"/>
          <w:sz w:val="22"/>
          <w:szCs w:val="22"/>
        </w:rPr>
      </w:pPr>
      <w:r w:rsidRPr="00EF126C">
        <w:rPr>
          <w:rFonts w:ascii="Arial" w:hAnsi="Arial" w:cs="Arial"/>
          <w:color w:val="auto"/>
          <w:sz w:val="22"/>
          <w:szCs w:val="22"/>
        </w:rPr>
        <w:t>Research Question</w:t>
      </w:r>
      <w:r w:rsidR="0009555F" w:rsidRPr="00EF126C">
        <w:rPr>
          <w:rFonts w:ascii="Arial" w:hAnsi="Arial" w:cs="Arial"/>
          <w:color w:val="auto"/>
          <w:sz w:val="22"/>
          <w:szCs w:val="22"/>
        </w:rPr>
        <w:t>:</w:t>
      </w:r>
    </w:p>
    <w:p w14:paraId="778EB6B9" w14:textId="45A8F2EE" w:rsidR="00FE5FED" w:rsidRDefault="00FE5FED" w:rsidP="00EF126C">
      <w:pPr>
        <w:pStyle w:val="ListParagraph"/>
        <w:numPr>
          <w:ilvl w:val="0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>Does</w:t>
      </w:r>
      <w:r w:rsidR="0009555F" w:rsidRPr="00EF126C">
        <w:rPr>
          <w:rFonts w:ascii="Arial" w:hAnsi="Arial" w:cs="Arial"/>
        </w:rPr>
        <w:t xml:space="preserve"> the rate of Tweets about HIV match the prevalence of disease in American big cities</w:t>
      </w:r>
      <w:r>
        <w:rPr>
          <w:rFonts w:ascii="Arial" w:hAnsi="Arial" w:cs="Arial"/>
        </w:rPr>
        <w:t>?</w:t>
      </w:r>
    </w:p>
    <w:p w14:paraId="05EEB52E" w14:textId="47DB031A" w:rsidR="00FE5FED" w:rsidRDefault="00FE5FED" w:rsidP="00FE5FED">
      <w:pPr>
        <w:pStyle w:val="ListParagraph"/>
        <w:rPr>
          <w:rFonts w:ascii="Arial" w:hAnsi="Arial" w:cs="Arial"/>
        </w:rPr>
      </w:pPr>
      <w:r>
        <w:rPr>
          <w:rFonts w:ascii="Arial" w:hAnsi="Arial" w:cs="Arial"/>
        </w:rPr>
        <w:t>OR</w:t>
      </w:r>
    </w:p>
    <w:p w14:paraId="2AE8392A" w14:textId="4662D84D" w:rsidR="0009555F" w:rsidRDefault="00FE5FED" w:rsidP="00EF126C">
      <w:pPr>
        <w:pStyle w:val="ListParagraph"/>
        <w:numPr>
          <w:ilvl w:val="0"/>
          <w:numId w:val="1"/>
        </w:numPr>
        <w:rPr>
          <w:rFonts w:ascii="Arial" w:hAnsi="Arial" w:cs="Arial"/>
        </w:rPr>
      </w:pPr>
      <w:r>
        <w:rPr>
          <w:rFonts w:ascii="Arial" w:hAnsi="Arial" w:cs="Arial"/>
        </w:rPr>
        <w:t>How does knowledge of HIV, as measured by tweets about the disease, relate to disease prevalence in American big cities?</w:t>
      </w:r>
    </w:p>
    <w:p w14:paraId="5910EC85" w14:textId="3C29AD63" w:rsidR="00FE5FED" w:rsidRPr="00EF126C" w:rsidRDefault="00FE5FED" w:rsidP="00FE5FED">
      <w:pPr>
        <w:pStyle w:val="ListParagraph"/>
        <w:numPr>
          <w:ilvl w:val="1"/>
          <w:numId w:val="1"/>
        </w:numPr>
        <w:rPr>
          <w:rFonts w:ascii="Arial" w:hAnsi="Arial" w:cs="Arial"/>
        </w:rPr>
      </w:pPr>
      <w:r>
        <w:rPr>
          <w:rFonts w:ascii="Arial" w:hAnsi="Arial" w:cs="Arial"/>
        </w:rPr>
        <w:t>Later we could factor in Tweets that include inaccurate information. Are those positively correlated with disease prevalence?</w:t>
      </w:r>
    </w:p>
    <w:p w14:paraId="5439A739" w14:textId="760C4AEB" w:rsidR="0009555F" w:rsidRPr="00EF126C" w:rsidRDefault="0009555F" w:rsidP="00EF126C">
      <w:pPr>
        <w:outlineLvl w:val="1"/>
        <w:rPr>
          <w:rFonts w:ascii="Arial" w:hAnsi="Arial" w:cs="Arial"/>
        </w:rPr>
      </w:pPr>
      <w:r w:rsidRPr="00EF126C">
        <w:rPr>
          <w:rFonts w:ascii="Arial" w:hAnsi="Arial" w:cs="Arial"/>
        </w:rPr>
        <w:t>Methods</w:t>
      </w:r>
      <w:r w:rsidR="00EF126C" w:rsidRPr="00EF126C">
        <w:rPr>
          <w:rFonts w:ascii="Arial" w:hAnsi="Arial" w:cs="Arial"/>
        </w:rPr>
        <w:t>:</w:t>
      </w:r>
    </w:p>
    <w:p w14:paraId="6A59705C" w14:textId="5BD830B3" w:rsidR="00EF126C" w:rsidRPr="00EF126C" w:rsidRDefault="00EF126C" w:rsidP="00EF126C">
      <w:pPr>
        <w:pStyle w:val="ListParagraph"/>
        <w:numPr>
          <w:ilvl w:val="0"/>
          <w:numId w:val="1"/>
        </w:numPr>
        <w:rPr>
          <w:rFonts w:ascii="Arial" w:hAnsi="Arial" w:cs="Arial"/>
          <w:b/>
          <w:bCs/>
        </w:rPr>
      </w:pPr>
      <w:r w:rsidRPr="00EF126C">
        <w:rPr>
          <w:rFonts w:ascii="Arial" w:hAnsi="Arial" w:cs="Arial"/>
          <w:b/>
          <w:bCs/>
        </w:rPr>
        <w:t>Questions:</w:t>
      </w:r>
    </w:p>
    <w:p w14:paraId="3C21BE4F" w14:textId="77777777" w:rsidR="00EF126C" w:rsidRPr="00EF126C" w:rsidRDefault="00EF126C" w:rsidP="00EF126C">
      <w:pPr>
        <w:pStyle w:val="ListParagraph"/>
        <w:numPr>
          <w:ilvl w:val="1"/>
          <w:numId w:val="1"/>
        </w:numPr>
        <w:spacing w:after="0"/>
        <w:rPr>
          <w:rFonts w:ascii="Arial" w:hAnsi="Arial" w:cs="Arial"/>
        </w:rPr>
      </w:pPr>
      <w:r w:rsidRPr="00EF126C">
        <w:rPr>
          <w:rFonts w:ascii="Arial" w:hAnsi="Arial" w:cs="Arial"/>
        </w:rPr>
        <w:t xml:space="preserve">Cities with over X population? </w:t>
      </w:r>
    </w:p>
    <w:p w14:paraId="6589F8E2" w14:textId="17E15FB7" w:rsidR="00EF126C" w:rsidRPr="00EF126C" w:rsidRDefault="00EF126C" w:rsidP="00EF126C">
      <w:pPr>
        <w:pStyle w:val="ListParagraph"/>
        <w:numPr>
          <w:ilvl w:val="1"/>
          <w:numId w:val="1"/>
        </w:numPr>
        <w:spacing w:after="0"/>
        <w:rPr>
          <w:rFonts w:ascii="Arial" w:hAnsi="Arial" w:cs="Arial"/>
        </w:rPr>
      </w:pPr>
      <w:r w:rsidRPr="00EF126C">
        <w:rPr>
          <w:rFonts w:ascii="Arial" w:hAnsi="Arial" w:cs="Arial"/>
        </w:rPr>
        <w:t>How are big cities defined?</w:t>
      </w:r>
    </w:p>
    <w:p w14:paraId="791DD389" w14:textId="2F59EBE1" w:rsidR="00EF126C" w:rsidRPr="00EF126C" w:rsidRDefault="00EF126C" w:rsidP="00EF126C">
      <w:pPr>
        <w:pStyle w:val="EndNoteBibliography"/>
        <w:numPr>
          <w:ilvl w:val="1"/>
          <w:numId w:val="1"/>
        </w:numPr>
        <w:spacing w:after="0"/>
        <w:rPr>
          <w:rFonts w:ascii="Arial" w:hAnsi="Arial" w:cs="Arial"/>
        </w:rPr>
      </w:pPr>
      <w:r w:rsidRPr="00EF126C">
        <w:rPr>
          <w:rFonts w:ascii="Arial" w:hAnsi="Arial" w:cs="Arial"/>
        </w:rPr>
        <w:t>Top 50 cities in terms of population</w:t>
      </w:r>
      <w:r w:rsidRPr="00EF126C">
        <w:rPr>
          <w:rFonts w:ascii="Arial" w:hAnsi="Arial" w:cs="Arial"/>
        </w:rPr>
        <w:t>?</w:t>
      </w:r>
    </w:p>
    <w:p w14:paraId="27BAEE2E" w14:textId="5281344A" w:rsidR="00EF126C" w:rsidRPr="00EF126C" w:rsidRDefault="00EF126C" w:rsidP="00EF126C">
      <w:pPr>
        <w:pStyle w:val="EndNoteBibliography"/>
        <w:numPr>
          <w:ilvl w:val="1"/>
          <w:numId w:val="1"/>
        </w:numPr>
        <w:spacing w:after="0"/>
        <w:rPr>
          <w:rFonts w:ascii="Arial" w:hAnsi="Arial" w:cs="Arial"/>
        </w:rPr>
      </w:pPr>
      <w:r w:rsidRPr="00EF126C">
        <w:rPr>
          <w:rFonts w:ascii="Arial" w:hAnsi="Arial" w:cs="Arial"/>
        </w:rPr>
        <w:t>How are we processing tweets?</w:t>
      </w:r>
    </w:p>
    <w:p w14:paraId="41BFD014" w14:textId="07A2402E" w:rsidR="00EF126C" w:rsidRPr="00EF126C" w:rsidRDefault="00EF126C" w:rsidP="00EF126C">
      <w:pPr>
        <w:pStyle w:val="EndNoteBibliography"/>
        <w:numPr>
          <w:ilvl w:val="1"/>
          <w:numId w:val="1"/>
        </w:numPr>
        <w:spacing w:after="0"/>
        <w:rPr>
          <w:rFonts w:ascii="Arial" w:hAnsi="Arial" w:cs="Arial"/>
        </w:rPr>
      </w:pPr>
      <w:r w:rsidRPr="00EF126C">
        <w:rPr>
          <w:rFonts w:ascii="Arial" w:hAnsi="Arial" w:cs="Arial"/>
        </w:rPr>
        <w:t>What are the exclusion/inclusion criteria?</w:t>
      </w:r>
    </w:p>
    <w:p w14:paraId="7684DDF4" w14:textId="509849A9" w:rsidR="00EF126C" w:rsidRPr="00EF126C" w:rsidRDefault="00EF126C" w:rsidP="00EF126C">
      <w:pPr>
        <w:pStyle w:val="EndNoteBibliography"/>
        <w:numPr>
          <w:ilvl w:val="1"/>
          <w:numId w:val="1"/>
        </w:numPr>
        <w:spacing w:after="0"/>
        <w:rPr>
          <w:rFonts w:ascii="Arial" w:hAnsi="Arial" w:cs="Arial"/>
        </w:rPr>
      </w:pPr>
      <w:r w:rsidRPr="00EF126C">
        <w:rPr>
          <w:rFonts w:ascii="Arial" w:hAnsi="Arial" w:cs="Arial"/>
        </w:rPr>
        <w:t>What are the search terms?</w:t>
      </w:r>
    </w:p>
    <w:p w14:paraId="7D4EB035" w14:textId="48364252" w:rsidR="00EF126C" w:rsidRPr="00EF126C" w:rsidRDefault="00EF126C" w:rsidP="00EF126C">
      <w:pPr>
        <w:pStyle w:val="EndNoteBibliography"/>
        <w:numPr>
          <w:ilvl w:val="1"/>
          <w:numId w:val="1"/>
        </w:numPr>
        <w:spacing w:after="0"/>
        <w:rPr>
          <w:rFonts w:ascii="Arial" w:hAnsi="Arial" w:cs="Arial"/>
        </w:rPr>
      </w:pPr>
      <w:r w:rsidRPr="00EF126C">
        <w:rPr>
          <w:rFonts w:ascii="Arial" w:hAnsi="Arial" w:cs="Arial"/>
        </w:rPr>
        <w:t>How long/often are we running this search?</w:t>
      </w:r>
    </w:p>
    <w:p w14:paraId="307E5C20" w14:textId="231DEA05" w:rsidR="00EF126C" w:rsidRPr="00EF126C" w:rsidRDefault="00EF126C" w:rsidP="00EF126C">
      <w:pPr>
        <w:pStyle w:val="ListParagraph"/>
        <w:numPr>
          <w:ilvl w:val="1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>Demon: Tweets per time period</w:t>
      </w:r>
      <w:r w:rsidR="00FE5FED">
        <w:rPr>
          <w:rFonts w:ascii="Arial" w:hAnsi="Arial" w:cs="Arial"/>
        </w:rPr>
        <w:t>, in each city?</w:t>
      </w:r>
    </w:p>
    <w:p w14:paraId="649B2F9C" w14:textId="62B6C8A8" w:rsidR="00EF126C" w:rsidRPr="00EF126C" w:rsidRDefault="00EF126C" w:rsidP="00EF126C">
      <w:pPr>
        <w:pStyle w:val="ListParagraph"/>
        <w:numPr>
          <w:ilvl w:val="1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>Number: Topic specific tweets</w:t>
      </w:r>
      <w:r w:rsidR="00FE5FED">
        <w:rPr>
          <w:rFonts w:ascii="Arial" w:hAnsi="Arial" w:cs="Arial"/>
        </w:rPr>
        <w:t xml:space="preserve"> </w:t>
      </w:r>
      <w:r w:rsidR="00FE5FED" w:rsidRPr="00FE5FED">
        <w:rPr>
          <w:rFonts w:ascii="Arial" w:hAnsi="Arial" w:cs="Arial"/>
        </w:rPr>
        <w:t>per time period, in each city?</w:t>
      </w:r>
    </w:p>
    <w:p w14:paraId="2879BE51" w14:textId="54FD035E" w:rsidR="0009555F" w:rsidRPr="00EF126C" w:rsidRDefault="0082307E" w:rsidP="00EF126C">
      <w:pPr>
        <w:pStyle w:val="ListParagraph"/>
        <w:numPr>
          <w:ilvl w:val="0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>Ideas for mapping tweets:</w:t>
      </w:r>
    </w:p>
    <w:p w14:paraId="2232E6BC" w14:textId="353FA2A4" w:rsidR="0082307E" w:rsidRPr="00EF126C" w:rsidRDefault="0082307E" w:rsidP="00EF126C">
      <w:pPr>
        <w:pStyle w:val="ListParagraph"/>
        <w:numPr>
          <w:ilvl w:val="1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>“</w:t>
      </w:r>
      <w:r w:rsidRPr="00EF126C">
        <w:rPr>
          <w:rFonts w:ascii="Arial" w:hAnsi="Arial" w:cs="Arial"/>
        </w:rPr>
        <w:t>We used the set of rules described in Schwartz et</w:t>
      </w:r>
      <w:r w:rsidRPr="00EF126C">
        <w:rPr>
          <w:rFonts w:ascii="Arial" w:hAnsi="Arial" w:cs="Arial"/>
        </w:rPr>
        <w:t xml:space="preserve"> </w:t>
      </w:r>
      <w:r w:rsidRPr="00EF126C">
        <w:rPr>
          <w:rFonts w:ascii="Arial" w:hAnsi="Arial" w:cs="Arial"/>
        </w:rPr>
        <w:t>al.53 to map location fields to counties. The locations fields were broken up into sequences</w:t>
      </w:r>
      <w:r w:rsidRPr="00EF126C">
        <w:rPr>
          <w:rFonts w:ascii="Arial" w:hAnsi="Arial" w:cs="Arial"/>
        </w:rPr>
        <w:t xml:space="preserve"> </w:t>
      </w:r>
      <w:r w:rsidRPr="00EF126C">
        <w:rPr>
          <w:rFonts w:ascii="Arial" w:hAnsi="Arial" w:cs="Arial"/>
        </w:rPr>
        <w:t xml:space="preserve">of words (tokenized) and then matched to country names. Out of those </w:t>
      </w:r>
      <w:r w:rsidRPr="00EF126C">
        <w:rPr>
          <w:rFonts w:ascii="Arial" w:hAnsi="Arial" w:cs="Arial"/>
        </w:rPr>
        <w:t>m</w:t>
      </w:r>
      <w:r w:rsidRPr="00EF126C">
        <w:rPr>
          <w:rFonts w:ascii="Arial" w:hAnsi="Arial" w:cs="Arial"/>
        </w:rPr>
        <w:t>essages either</w:t>
      </w:r>
      <w:r w:rsidRPr="00EF126C">
        <w:rPr>
          <w:rFonts w:ascii="Arial" w:hAnsi="Arial" w:cs="Arial"/>
        </w:rPr>
        <w:t xml:space="preserve"> </w:t>
      </w:r>
      <w:r w:rsidRPr="00EF126C">
        <w:rPr>
          <w:rFonts w:ascii="Arial" w:hAnsi="Arial" w:cs="Arial"/>
        </w:rPr>
        <w:t>mentioning the country as the United States or not mentioning a country, we used the words</w:t>
      </w:r>
      <w:r w:rsidRPr="00EF126C">
        <w:rPr>
          <w:rFonts w:ascii="Arial" w:hAnsi="Arial" w:cs="Arial"/>
        </w:rPr>
        <w:t xml:space="preserve"> </w:t>
      </w:r>
      <w:r w:rsidRPr="00EF126C">
        <w:rPr>
          <w:rFonts w:ascii="Arial" w:hAnsi="Arial" w:cs="Arial"/>
        </w:rPr>
        <w:t>preceding the country and attempted to match city and state names. City population</w:t>
      </w:r>
      <w:r w:rsidRPr="00EF126C">
        <w:rPr>
          <w:rFonts w:ascii="Arial" w:hAnsi="Arial" w:cs="Arial"/>
        </w:rPr>
        <w:t xml:space="preserve"> </w:t>
      </w:r>
      <w:r w:rsidRPr="00EF126C">
        <w:rPr>
          <w:rFonts w:ascii="Arial" w:hAnsi="Arial" w:cs="Arial"/>
        </w:rPr>
        <w:t>information was used when the user provided a city without a state in order to determine</w:t>
      </w:r>
      <w:r w:rsidRPr="00EF126C">
        <w:rPr>
          <w:rFonts w:ascii="Arial" w:hAnsi="Arial" w:cs="Arial"/>
        </w:rPr>
        <w:t xml:space="preserve"> </w:t>
      </w:r>
      <w:r w:rsidRPr="00EF126C">
        <w:rPr>
          <w:rFonts w:ascii="Arial" w:hAnsi="Arial" w:cs="Arial"/>
        </w:rPr>
        <w:t>whether the city was 90% likely to be in any state; if so, we paired the city with its most</w:t>
      </w:r>
      <w:r w:rsidRPr="00EF126C">
        <w:rPr>
          <w:rFonts w:ascii="Arial" w:hAnsi="Arial" w:cs="Arial"/>
        </w:rPr>
        <w:t xml:space="preserve"> </w:t>
      </w:r>
      <w:r w:rsidRPr="00EF126C">
        <w:rPr>
          <w:rFonts w:ascii="Arial" w:hAnsi="Arial" w:cs="Arial"/>
        </w:rPr>
        <w:t>likely state. Otherwise, the tweet was discarded. For example, if Springfield, Illinois has a</w:t>
      </w:r>
      <w:r w:rsidRPr="00EF126C">
        <w:rPr>
          <w:rFonts w:ascii="Arial" w:hAnsi="Arial" w:cs="Arial"/>
        </w:rPr>
        <w:t xml:space="preserve"> </w:t>
      </w:r>
      <w:r w:rsidRPr="00EF126C">
        <w:rPr>
          <w:rFonts w:ascii="Arial" w:hAnsi="Arial" w:cs="Arial"/>
        </w:rPr>
        <w:t>population of approximately 117,000 and the sum of populations across all cities named</w:t>
      </w:r>
      <w:r w:rsidRPr="00EF126C">
        <w:rPr>
          <w:rFonts w:ascii="Arial" w:hAnsi="Arial" w:cs="Arial"/>
        </w:rPr>
        <w:t xml:space="preserve"> </w:t>
      </w:r>
      <w:r w:rsidRPr="00EF126C">
        <w:rPr>
          <w:rFonts w:ascii="Arial" w:hAnsi="Arial" w:cs="Arial"/>
        </w:rPr>
        <w:t>Springfield is 187,000, then we would calculate the likelihood that “Springfield” is referring</w:t>
      </w:r>
      <w:r w:rsidRPr="00EF126C">
        <w:rPr>
          <w:rFonts w:ascii="Arial" w:hAnsi="Arial" w:cs="Arial"/>
        </w:rPr>
        <w:t xml:space="preserve"> </w:t>
      </w:r>
      <w:r w:rsidRPr="00EF126C">
        <w:rPr>
          <w:rFonts w:ascii="Arial" w:hAnsi="Arial" w:cs="Arial"/>
        </w:rPr>
        <w:t>to Springfield, Illinois as 117,000 / 187,000 = 62.6%; thus, Springfield would not be</w:t>
      </w:r>
      <w:r w:rsidRPr="00EF126C">
        <w:rPr>
          <w:rFonts w:ascii="Arial" w:hAnsi="Arial" w:cs="Arial"/>
        </w:rPr>
        <w:t xml:space="preserve"> </w:t>
      </w:r>
      <w:r w:rsidRPr="00EF126C">
        <w:rPr>
          <w:rFonts w:ascii="Arial" w:hAnsi="Arial" w:cs="Arial"/>
        </w:rPr>
        <w:t>mapped.</w:t>
      </w:r>
      <w:r w:rsidRPr="00EF126C">
        <w:rPr>
          <w:rFonts w:ascii="Arial" w:hAnsi="Arial" w:cs="Arial"/>
        </w:rPr>
        <w:t>”</w:t>
      </w:r>
    </w:p>
    <w:p w14:paraId="654F3103" w14:textId="17AE9624" w:rsidR="0082307E" w:rsidRPr="00EF126C" w:rsidRDefault="0082307E" w:rsidP="00EF126C">
      <w:pPr>
        <w:pStyle w:val="ListParagraph"/>
        <w:numPr>
          <w:ilvl w:val="2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fldChar w:fldCharType="begin">
          <w:fldData xml:space="preserve">PEVuZE5vdGU+PENpdGU+PEF1dGhvcj5JcmVsYW5kPC9BdXRob3I+PFllYXI+MjAxNjwvWWVhcj48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</w:fldData>
        </w:fldChar>
      </w:r>
      <w:r w:rsidRPr="00EF126C">
        <w:rPr>
          <w:rFonts w:ascii="Arial" w:hAnsi="Arial" w:cs="Arial"/>
        </w:rPr>
        <w:instrText xml:space="preserve"> ADDIN EN.CITE </w:instrText>
      </w:r>
      <w:r w:rsidRPr="00EF126C">
        <w:rPr>
          <w:rFonts w:ascii="Arial" w:hAnsi="Arial" w:cs="Arial"/>
        </w:rPr>
        <w:fldChar w:fldCharType="begin">
          <w:fldData xml:space="preserve">PEVuZE5vdGU+PENpdGU+PEF1dGhvcj5JcmVsYW5kPC9BdXRob3I+PFllYXI+MjAxNjwvWWVhcj48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</w:fldData>
        </w:fldChar>
      </w:r>
      <w:r w:rsidRPr="00EF126C">
        <w:rPr>
          <w:rFonts w:ascii="Arial" w:hAnsi="Arial" w:cs="Arial"/>
        </w:rPr>
        <w:instrText xml:space="preserve"> ADDIN EN.CITE.DATA </w:instrText>
      </w:r>
      <w:r w:rsidRPr="00EF126C">
        <w:rPr>
          <w:rFonts w:ascii="Arial" w:hAnsi="Arial" w:cs="Arial"/>
        </w:rPr>
      </w:r>
      <w:r w:rsidRPr="00EF126C">
        <w:rPr>
          <w:rFonts w:ascii="Arial" w:hAnsi="Arial" w:cs="Arial"/>
        </w:rPr>
        <w:fldChar w:fldCharType="end"/>
      </w:r>
      <w:r w:rsidRPr="00EF126C">
        <w:rPr>
          <w:rFonts w:ascii="Arial" w:hAnsi="Arial" w:cs="Arial"/>
        </w:rPr>
        <w:fldChar w:fldCharType="separate"/>
      </w:r>
      <w:r w:rsidRPr="00EF126C">
        <w:rPr>
          <w:rFonts w:ascii="Arial" w:hAnsi="Arial" w:cs="Arial"/>
          <w:noProof/>
        </w:rPr>
        <w:t>(Ireland, Chen, Schwartz, Ungar, &amp; Albarracin, 2016)</w:t>
      </w:r>
      <w:r w:rsidRPr="00EF126C">
        <w:rPr>
          <w:rFonts w:ascii="Arial" w:hAnsi="Arial" w:cs="Arial"/>
        </w:rPr>
        <w:fldChar w:fldCharType="end"/>
      </w:r>
    </w:p>
    <w:p w14:paraId="50E1772E" w14:textId="70BA9529" w:rsidR="00235C14" w:rsidRPr="00EF126C" w:rsidRDefault="00EF126C" w:rsidP="00EF126C">
      <w:pPr>
        <w:pStyle w:val="Heading1"/>
        <w:rPr>
          <w:rFonts w:ascii="Arial" w:hAnsi="Arial" w:cs="Arial"/>
          <w:b/>
          <w:bCs/>
          <w:color w:val="auto"/>
          <w:sz w:val="22"/>
          <w:szCs w:val="22"/>
        </w:rPr>
      </w:pPr>
      <w:r w:rsidRPr="00EF126C">
        <w:rPr>
          <w:rFonts w:ascii="Arial" w:hAnsi="Arial" w:cs="Arial"/>
          <w:b/>
          <w:bCs/>
          <w:color w:val="auto"/>
          <w:sz w:val="22"/>
          <w:szCs w:val="22"/>
        </w:rPr>
        <w:t xml:space="preserve">Other </w:t>
      </w:r>
      <w:r>
        <w:rPr>
          <w:rFonts w:ascii="Arial" w:hAnsi="Arial" w:cs="Arial"/>
          <w:b/>
          <w:bCs/>
          <w:color w:val="auto"/>
          <w:sz w:val="22"/>
          <w:szCs w:val="22"/>
        </w:rPr>
        <w:t>Twitter Relate</w:t>
      </w:r>
      <w:bookmarkStart w:id="0" w:name="_GoBack"/>
      <w:bookmarkEnd w:id="0"/>
      <w:r>
        <w:rPr>
          <w:rFonts w:ascii="Arial" w:hAnsi="Arial" w:cs="Arial"/>
          <w:b/>
          <w:bCs/>
          <w:color w:val="auto"/>
          <w:sz w:val="22"/>
          <w:szCs w:val="22"/>
        </w:rPr>
        <w:t xml:space="preserve">d </w:t>
      </w:r>
      <w:r w:rsidR="00235C14" w:rsidRPr="00EF126C">
        <w:rPr>
          <w:rFonts w:ascii="Arial" w:hAnsi="Arial" w:cs="Arial"/>
          <w:b/>
          <w:bCs/>
          <w:color w:val="auto"/>
          <w:sz w:val="22"/>
          <w:szCs w:val="22"/>
        </w:rPr>
        <w:t>Ideas</w:t>
      </w:r>
    </w:p>
    <w:p w14:paraId="1CA5E197" w14:textId="77777777" w:rsidR="00922F61" w:rsidRDefault="0009555F" w:rsidP="00EF126C">
      <w:pPr>
        <w:pStyle w:val="ListParagraph"/>
        <w:numPr>
          <w:ilvl w:val="0"/>
          <w:numId w:val="1"/>
        </w:numPr>
        <w:rPr>
          <w:rFonts w:ascii="Arial" w:hAnsi="Arial" w:cs="Arial"/>
        </w:rPr>
      </w:pPr>
      <w:commentRangeStart w:id="1"/>
      <w:r w:rsidRPr="00EF126C">
        <w:rPr>
          <w:rFonts w:ascii="Arial" w:hAnsi="Arial" w:cs="Arial"/>
        </w:rPr>
        <w:t>What factors impact how often a tweet is retweeted</w:t>
      </w:r>
      <w:commentRangeEnd w:id="1"/>
      <w:r w:rsidR="00FE5FED">
        <w:rPr>
          <w:rStyle w:val="CommentReference"/>
        </w:rPr>
        <w:commentReference w:id="1"/>
      </w:r>
      <w:r w:rsidR="00922F61">
        <w:rPr>
          <w:rFonts w:ascii="Arial" w:hAnsi="Arial" w:cs="Arial"/>
        </w:rPr>
        <w:t xml:space="preserve"> </w:t>
      </w:r>
    </w:p>
    <w:p w14:paraId="72E9297E" w14:textId="533B35FC" w:rsidR="0009555F" w:rsidRPr="00EF126C" w:rsidRDefault="00922F61" w:rsidP="00922F61">
      <w:pPr>
        <w:pStyle w:val="ListParagraph"/>
        <w:numPr>
          <w:ilvl w:val="1"/>
          <w:numId w:val="1"/>
        </w:numPr>
        <w:rPr>
          <w:rFonts w:ascii="Arial" w:hAnsi="Arial" w:cs="Arial"/>
        </w:rPr>
      </w:pPr>
      <w:r w:rsidRPr="00922F61">
        <w:rPr>
          <w:rFonts w:ascii="Arial" w:hAnsi="Arial" w:cs="Arial"/>
          <w:i/>
          <w:iCs/>
        </w:rPr>
        <w:t>SEE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Lohmann&lt;/Author&gt;&lt;Year&gt;2018&lt;/Year&gt;&lt;RecNum&gt;954&lt;/RecNum&gt;&lt;DisplayText&gt;(Lohmann et al., 2018)&lt;/DisplayText&gt;&lt;record&gt;&lt;rec-number&gt;954&lt;/rec-number&gt;&lt;foreign-keys&gt;&lt;key app="EN" db-id="dzrx5r05hwafsve9a2tpa2vssz0rw2xzw009" timestamp="1580622679"&gt;954&lt;/key&gt;&lt;/foreign-keys&gt;&lt;ref-type name="Journal Article"&gt;17&lt;/ref-type&gt;&lt;contributors&gt;&lt;authors&gt;&lt;author&gt;Lohmann, S.&lt;/author&gt;&lt;author&gt;White, B. X.&lt;/author&gt;&lt;author&gt;Zuo, Z.&lt;/author&gt;&lt;author&gt;Chan, M. S.&lt;/author&gt;&lt;author&gt;Morales, A.&lt;/author&gt;&lt;author&gt;Li, B.&lt;/author&gt;&lt;author&gt;Zhai, C.&lt;/author&gt;&lt;author&gt;Albarracin, D.&lt;/author&gt;&lt;/authors&gt;&lt;/contributors&gt;&lt;auth-address&gt;Psychology Department, University of Illinois Urbana-Champaign, Champaign, Illinois, USA.&lt;/auth-address&gt;&lt;titles&gt;&lt;title&gt;HIV messaging on Twitter: an analysis of current practice and data-driven recommendations&lt;/title&gt;&lt;secondary-title&gt;Aids&lt;/secondary-title&gt;&lt;alt-title&gt;AIDS (London, England)&lt;/alt-title&gt;&lt;/titles&gt;&lt;periodical&gt;&lt;full-title&gt;Aids&lt;/full-title&gt;&lt;abbr-1&gt;AIDS (London, England)&lt;/abbr-1&gt;&lt;/periodical&gt;&lt;alt-periodical&gt;&lt;full-title&gt;Aids&lt;/full-title&gt;&lt;abbr-1&gt;AIDS (London, England)&lt;/abbr-1&gt;&lt;/alt-periodical&gt;&lt;pages&gt;2799-2805&lt;/pages&gt;&lt;volume&gt;32&lt;/volume&gt;&lt;number&gt;18&lt;/number&gt;&lt;edition&gt;2018/10/06&lt;/edition&gt;&lt;keywords&gt;&lt;keyword&gt;Behavior Therapy/*methods&lt;/keyword&gt;&lt;keyword&gt;Disease Transmission, Infectious/*prevention &amp;amp; control&lt;/keyword&gt;&lt;keyword&gt;HIV Infections/diagnosis/*prevention &amp;amp; control&lt;/keyword&gt;&lt;keyword&gt;Health Education/*methods&lt;/keyword&gt;&lt;keyword&gt;Humans&lt;/keyword&gt;&lt;keyword&gt;*Social Media&lt;/keyword&gt;&lt;/keywords&gt;&lt;dates&gt;&lt;year&gt;2018&lt;/year&gt;&lt;pub-dates&gt;&lt;date&gt;Nov 28&lt;/date&gt;&lt;/pub-dates&gt;&lt;/dates&gt;&lt;isbn&gt;0269-9370&lt;/isbn&gt;&lt;accession-num&gt;30289801&lt;/accession-num&gt;&lt;urls&gt;&lt;related-urls&gt;&lt;url&gt;https://www.ncbi.nlm.nih.gov/pmc/articles/PMC6615455/pdf/nihms-1527627.pdf&lt;/url&gt;&lt;/related-urls&gt;&lt;/urls&gt;&lt;custom2&gt;PMC6615455&lt;/custom2&gt;&lt;custom6&gt;NIHMS1527627&lt;/custom6&gt;&lt;electronic-resource-num&gt;10.1097/qad.0000000000002018&lt;/electronic-resource-num&gt;&lt;remote-database-provider&gt;NLM&lt;/remote-database-provider&gt;&lt;language&gt;eng&lt;/language&gt;&lt;/record&gt;&lt;/Cite&gt;&lt;/EndNote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Lohmann et al., 2018)</w:t>
      </w:r>
      <w:r>
        <w:rPr>
          <w:rFonts w:ascii="Arial" w:hAnsi="Arial" w:cs="Arial"/>
        </w:rPr>
        <w:fldChar w:fldCharType="end"/>
      </w:r>
    </w:p>
    <w:p w14:paraId="6E458D16" w14:textId="6D35D536" w:rsidR="0009555F" w:rsidRPr="00EF126C" w:rsidRDefault="0009555F" w:rsidP="00EF126C">
      <w:pPr>
        <w:pStyle w:val="ListParagraph"/>
        <w:numPr>
          <w:ilvl w:val="1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>Are funny tweets about HIV better than serious tweets?</w:t>
      </w:r>
    </w:p>
    <w:p w14:paraId="45415B73" w14:textId="2630537F" w:rsidR="0009555F" w:rsidRPr="00EF126C" w:rsidRDefault="0009555F" w:rsidP="00EF126C">
      <w:pPr>
        <w:pStyle w:val="ListParagraph"/>
        <w:numPr>
          <w:ilvl w:val="1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>Are Tweets from a health agency more effective than a tweet from a private account?</w:t>
      </w:r>
    </w:p>
    <w:p w14:paraId="26FFF7BE" w14:textId="37A1E53D" w:rsidR="0009555F" w:rsidRPr="00EF126C" w:rsidRDefault="0009555F" w:rsidP="00EF126C">
      <w:pPr>
        <w:pStyle w:val="ListParagraph"/>
        <w:numPr>
          <w:ilvl w:val="1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>Problems:</w:t>
      </w:r>
    </w:p>
    <w:p w14:paraId="58E436F1" w14:textId="280748E5" w:rsidR="0009555F" w:rsidRPr="00EF126C" w:rsidRDefault="0009555F" w:rsidP="00EF126C">
      <w:pPr>
        <w:pStyle w:val="ListParagraph"/>
        <w:numPr>
          <w:ilvl w:val="2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>Do we need IRB approval?</w:t>
      </w:r>
    </w:p>
    <w:p w14:paraId="3A843390" w14:textId="61DDAC13" w:rsidR="0009555F" w:rsidRPr="00EF126C" w:rsidRDefault="0009555F" w:rsidP="00EF126C">
      <w:pPr>
        <w:pStyle w:val="ListParagraph"/>
        <w:numPr>
          <w:ilvl w:val="2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>What ethical considerations are there?</w:t>
      </w:r>
    </w:p>
    <w:p w14:paraId="74A5F7D3" w14:textId="632A9028" w:rsidR="00235C14" w:rsidRPr="00EF126C" w:rsidRDefault="00235C14" w:rsidP="00EF126C">
      <w:pPr>
        <w:pStyle w:val="ListParagraph"/>
        <w:numPr>
          <w:ilvl w:val="0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lastRenderedPageBreak/>
        <w:t>Do tweets about disease match up with incidence?</w:t>
      </w:r>
    </w:p>
    <w:p w14:paraId="1E214ADF" w14:textId="14071EE0" w:rsidR="00CA49E6" w:rsidRDefault="00CA49E6" w:rsidP="00EF126C">
      <w:pPr>
        <w:pStyle w:val="ListParagraph"/>
        <w:numPr>
          <w:ilvl w:val="0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>Impact of news on awareness of diseases</w:t>
      </w:r>
    </w:p>
    <w:p w14:paraId="70383616" w14:textId="3841908C" w:rsidR="00FE5FED" w:rsidRPr="00EF126C" w:rsidRDefault="00FE5FED" w:rsidP="00FE5FED">
      <w:pPr>
        <w:pStyle w:val="ListParagraph"/>
        <w:numPr>
          <w:ilvl w:val="1"/>
          <w:numId w:val="1"/>
        </w:numPr>
        <w:rPr>
          <w:rFonts w:ascii="Arial" w:hAnsi="Arial" w:cs="Arial"/>
        </w:rPr>
      </w:pPr>
      <w:r>
        <w:rPr>
          <w:rFonts w:ascii="Arial" w:hAnsi="Arial" w:cs="Arial"/>
        </w:rPr>
        <w:t xml:space="preserve">Mine News RSS feeds </w:t>
      </w:r>
    </w:p>
    <w:p w14:paraId="188226D8" w14:textId="0B74D469" w:rsidR="009C5AC9" w:rsidRPr="00EF126C" w:rsidRDefault="005C4A54" w:rsidP="00EF126C">
      <w:pPr>
        <w:pStyle w:val="ListParagraph"/>
        <w:numPr>
          <w:ilvl w:val="0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 xml:space="preserve">Does the rate of Tweets about disease risk behaviors correlate with the actual rate of infectious disease in big US </w:t>
      </w:r>
      <w:proofErr w:type="gramStart"/>
      <w:r w:rsidRPr="00EF126C">
        <w:rPr>
          <w:rFonts w:ascii="Arial" w:hAnsi="Arial" w:cs="Arial"/>
        </w:rPr>
        <w:t>cities</w:t>
      </w:r>
      <w:r w:rsidR="00A306B7" w:rsidRPr="00EF126C">
        <w:rPr>
          <w:rFonts w:ascii="Arial" w:hAnsi="Arial" w:cs="Arial"/>
        </w:rPr>
        <w:t>.</w:t>
      </w:r>
      <w:proofErr w:type="gramEnd"/>
    </w:p>
    <w:p w14:paraId="1CBCE4A2" w14:textId="3B8A8294" w:rsidR="005C4A54" w:rsidRPr="00EF126C" w:rsidRDefault="005C4A54" w:rsidP="00EF126C">
      <w:pPr>
        <w:pStyle w:val="ListParagraph"/>
        <w:numPr>
          <w:ilvl w:val="1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 xml:space="preserve">Need </w:t>
      </w:r>
    </w:p>
    <w:p w14:paraId="3380C549" w14:textId="1F2783EF" w:rsidR="009C5AC9" w:rsidRPr="00EF126C" w:rsidRDefault="00A306B7" w:rsidP="00EF126C">
      <w:pPr>
        <w:pStyle w:val="ListParagraph"/>
        <w:numPr>
          <w:ilvl w:val="2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 xml:space="preserve">Disease rates in </w:t>
      </w:r>
      <w:r w:rsidR="009C5AC9" w:rsidRPr="00EF126C">
        <w:rPr>
          <w:rFonts w:ascii="Arial" w:hAnsi="Arial" w:cs="Arial"/>
        </w:rPr>
        <w:t>big cities</w:t>
      </w:r>
    </w:p>
    <w:p w14:paraId="49FD2CAF" w14:textId="78B789DD" w:rsidR="009C5AC9" w:rsidRPr="00EF126C" w:rsidRDefault="009C5AC9" w:rsidP="00EF126C">
      <w:pPr>
        <w:pStyle w:val="ListParagraph"/>
        <w:numPr>
          <w:ilvl w:val="2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>Tweets about the disease</w:t>
      </w:r>
    </w:p>
    <w:p w14:paraId="4BC0444D" w14:textId="2F7C2391" w:rsidR="005C4A54" w:rsidRPr="00EF126C" w:rsidRDefault="005C4A54" w:rsidP="00EF126C">
      <w:pPr>
        <w:pStyle w:val="ListParagraph"/>
        <w:numPr>
          <w:ilvl w:val="2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>Tweets about risk factors</w:t>
      </w:r>
    </w:p>
    <w:p w14:paraId="59019E2B" w14:textId="3430EAAE" w:rsidR="005C4A54" w:rsidRPr="00EF126C" w:rsidRDefault="005C4A54" w:rsidP="00EF126C">
      <w:pPr>
        <w:pStyle w:val="ListParagraph"/>
        <w:numPr>
          <w:ilvl w:val="2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>Total Tweets in a big city per (day, hour)</w:t>
      </w:r>
    </w:p>
    <w:p w14:paraId="53A7F7BE" w14:textId="7EC13EC5" w:rsidR="009C5AC9" w:rsidRPr="00EF126C" w:rsidRDefault="009C5AC9" w:rsidP="00EF126C">
      <w:pPr>
        <w:pStyle w:val="ListParagraph"/>
        <w:numPr>
          <w:ilvl w:val="0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 xml:space="preserve">Start simple </w:t>
      </w:r>
    </w:p>
    <w:p w14:paraId="5691FE95" w14:textId="368973F0" w:rsidR="009C5AC9" w:rsidRPr="00EF126C" w:rsidRDefault="009C5AC9" w:rsidP="00EF126C">
      <w:pPr>
        <w:pStyle w:val="ListParagraph"/>
        <w:numPr>
          <w:ilvl w:val="1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>Basic prevalence of tweets about disease</w:t>
      </w:r>
    </w:p>
    <w:p w14:paraId="52319687" w14:textId="4D7A30A4" w:rsidR="009C5AC9" w:rsidRPr="00EF126C" w:rsidRDefault="009C5AC9" w:rsidP="00EF126C">
      <w:pPr>
        <w:pStyle w:val="ListParagraph"/>
        <w:numPr>
          <w:ilvl w:val="0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>Get complex</w:t>
      </w:r>
    </w:p>
    <w:p w14:paraId="7E3E4307" w14:textId="10B33B32" w:rsidR="009C5AC9" w:rsidRPr="00EF126C" w:rsidRDefault="009C5AC9" w:rsidP="00EF126C">
      <w:pPr>
        <w:pStyle w:val="ListParagraph"/>
        <w:numPr>
          <w:ilvl w:val="1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>Do Tweets about disease risk factors correlate to the prevalence of disease</w:t>
      </w:r>
    </w:p>
    <w:p w14:paraId="3B68CCBB" w14:textId="188CCA33" w:rsidR="009C5AC9" w:rsidRPr="00EF126C" w:rsidRDefault="009C5AC9" w:rsidP="00EF126C">
      <w:pPr>
        <w:pStyle w:val="ListParagraph"/>
        <w:numPr>
          <w:ilvl w:val="1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>Do monthly Tweets about disease risk factors correlate with future disease rates</w:t>
      </w:r>
    </w:p>
    <w:p w14:paraId="2A0AC053" w14:textId="0A172076" w:rsidR="005C4A54" w:rsidRPr="00EF126C" w:rsidRDefault="0082307E" w:rsidP="005C4A54">
      <w:pPr>
        <w:pStyle w:val="ListParagraph"/>
        <w:numPr>
          <w:ilvl w:val="0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 xml:space="preserve">Standing </w:t>
      </w:r>
      <w:r w:rsidR="005C4A54" w:rsidRPr="00EF126C">
        <w:rPr>
          <w:rFonts w:ascii="Arial" w:hAnsi="Arial" w:cs="Arial"/>
        </w:rPr>
        <w:t>Questions</w:t>
      </w:r>
    </w:p>
    <w:p w14:paraId="75F8DC4D" w14:textId="31E782B6" w:rsidR="005C4A54" w:rsidRPr="00EF126C" w:rsidRDefault="005C4A54" w:rsidP="005C4A54">
      <w:pPr>
        <w:pStyle w:val="ListParagraph"/>
        <w:numPr>
          <w:ilvl w:val="1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>What searches do we need to run?</w:t>
      </w:r>
    </w:p>
    <w:p w14:paraId="57855E18" w14:textId="3613D537" w:rsidR="005C4A54" w:rsidRPr="00EF126C" w:rsidRDefault="005C4A54" w:rsidP="005C4A54">
      <w:pPr>
        <w:pStyle w:val="ListParagraph"/>
        <w:numPr>
          <w:ilvl w:val="2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>What are our search terms?</w:t>
      </w:r>
    </w:p>
    <w:p w14:paraId="6B6252EA" w14:textId="16D1826B" w:rsidR="005C4A54" w:rsidRPr="00EF126C" w:rsidRDefault="005C4A54" w:rsidP="005C4A54">
      <w:pPr>
        <w:pStyle w:val="ListParagraph"/>
        <w:numPr>
          <w:ilvl w:val="1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 xml:space="preserve">How long do we need to run the program </w:t>
      </w:r>
      <w:proofErr w:type="gramStart"/>
      <w:r w:rsidRPr="00EF126C">
        <w:rPr>
          <w:rFonts w:ascii="Arial" w:hAnsi="Arial" w:cs="Arial"/>
        </w:rPr>
        <w:t>for</w:t>
      </w:r>
      <w:proofErr w:type="gramEnd"/>
    </w:p>
    <w:p w14:paraId="7E84F78B" w14:textId="75C60922" w:rsidR="005C4A54" w:rsidRPr="00EF126C" w:rsidRDefault="005C4A54" w:rsidP="005C4A54">
      <w:pPr>
        <w:pStyle w:val="ListParagraph"/>
        <w:numPr>
          <w:ilvl w:val="2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 xml:space="preserve">Should we run it for 24hrs or 8 </w:t>
      </w:r>
      <w:proofErr w:type="spellStart"/>
      <w:r w:rsidRPr="00EF126C">
        <w:rPr>
          <w:rFonts w:ascii="Arial" w:hAnsi="Arial" w:cs="Arial"/>
        </w:rPr>
        <w:t>hrs</w:t>
      </w:r>
      <w:proofErr w:type="spellEnd"/>
      <w:r w:rsidRPr="00EF126C">
        <w:rPr>
          <w:rFonts w:ascii="Arial" w:hAnsi="Arial" w:cs="Arial"/>
        </w:rPr>
        <w:t xml:space="preserve"> for multi days…? </w:t>
      </w:r>
    </w:p>
    <w:p w14:paraId="292FD65E" w14:textId="77777777" w:rsidR="00235C14" w:rsidRPr="00EF126C" w:rsidRDefault="00235C14" w:rsidP="0082307E">
      <w:pPr>
        <w:pStyle w:val="Heading1"/>
        <w:rPr>
          <w:rFonts w:ascii="Arial" w:hAnsi="Arial" w:cs="Arial"/>
          <w:color w:val="auto"/>
          <w:sz w:val="22"/>
          <w:szCs w:val="22"/>
        </w:rPr>
      </w:pPr>
      <w:r w:rsidRPr="00EF126C">
        <w:rPr>
          <w:rFonts w:ascii="Arial" w:hAnsi="Arial" w:cs="Arial"/>
          <w:color w:val="auto"/>
          <w:sz w:val="22"/>
          <w:szCs w:val="22"/>
        </w:rPr>
        <w:t>Topic of interest:</w:t>
      </w:r>
    </w:p>
    <w:p w14:paraId="2B3F95A3" w14:textId="77777777" w:rsidR="00235C14" w:rsidRPr="00EF126C" w:rsidRDefault="00235C14" w:rsidP="0082307E">
      <w:pPr>
        <w:pStyle w:val="Heading1"/>
        <w:rPr>
          <w:rFonts w:ascii="Arial" w:hAnsi="Arial" w:cs="Arial"/>
          <w:b/>
          <w:bCs/>
          <w:color w:val="auto"/>
          <w:sz w:val="22"/>
          <w:szCs w:val="22"/>
        </w:rPr>
      </w:pPr>
      <w:r w:rsidRPr="00EF126C">
        <w:rPr>
          <w:rFonts w:ascii="Arial" w:hAnsi="Arial" w:cs="Arial"/>
          <w:b/>
          <w:bCs/>
          <w:color w:val="auto"/>
          <w:sz w:val="22"/>
          <w:szCs w:val="22"/>
        </w:rPr>
        <w:t>TO DO:</w:t>
      </w:r>
    </w:p>
    <w:p w14:paraId="3CEE4EBA" w14:textId="2471AC32" w:rsidR="00537268" w:rsidRPr="00922F61" w:rsidRDefault="00537268" w:rsidP="00235C14">
      <w:pPr>
        <w:pStyle w:val="ListParagraph"/>
        <w:numPr>
          <w:ilvl w:val="0"/>
          <w:numId w:val="1"/>
        </w:numPr>
        <w:rPr>
          <w:rFonts w:ascii="Arial" w:hAnsi="Arial" w:cs="Arial"/>
          <w:strike/>
        </w:rPr>
      </w:pPr>
      <w:r w:rsidRPr="00922F61">
        <w:rPr>
          <w:rFonts w:ascii="Arial" w:hAnsi="Arial" w:cs="Arial"/>
          <w:strike/>
        </w:rPr>
        <w:t>Modify the code so that time is more of a factor</w:t>
      </w:r>
    </w:p>
    <w:p w14:paraId="37E7C0BF" w14:textId="0BDAF999" w:rsidR="00537268" w:rsidRPr="00922F61" w:rsidRDefault="00537268" w:rsidP="00537268">
      <w:pPr>
        <w:pStyle w:val="ListParagraph"/>
        <w:numPr>
          <w:ilvl w:val="1"/>
          <w:numId w:val="1"/>
        </w:numPr>
        <w:rPr>
          <w:rFonts w:ascii="Arial" w:hAnsi="Arial" w:cs="Arial"/>
          <w:strike/>
        </w:rPr>
      </w:pPr>
      <w:r w:rsidRPr="00922F61">
        <w:rPr>
          <w:rFonts w:ascii="Arial" w:hAnsi="Arial" w:cs="Arial"/>
          <w:strike/>
        </w:rPr>
        <w:t xml:space="preserve">So that we can run the code for set amount of time and so that </w:t>
      </w:r>
    </w:p>
    <w:p w14:paraId="6AA61EAC" w14:textId="040C88C1" w:rsidR="009D2701" w:rsidRPr="00922F61" w:rsidRDefault="009D2701" w:rsidP="00537268">
      <w:pPr>
        <w:pStyle w:val="ListParagraph"/>
        <w:numPr>
          <w:ilvl w:val="1"/>
          <w:numId w:val="1"/>
        </w:numPr>
        <w:rPr>
          <w:rFonts w:ascii="Arial" w:hAnsi="Arial" w:cs="Arial"/>
          <w:strike/>
        </w:rPr>
      </w:pPr>
      <w:r w:rsidRPr="00922F61">
        <w:rPr>
          <w:rFonts w:ascii="Arial" w:hAnsi="Arial" w:cs="Arial"/>
          <w:strike/>
        </w:rPr>
        <w:t xml:space="preserve">We can schedule a time to run the </w:t>
      </w:r>
    </w:p>
    <w:p w14:paraId="6FE70CE8" w14:textId="78183764" w:rsidR="009D2701" w:rsidRPr="00922F61" w:rsidRDefault="009D2701" w:rsidP="009D2701">
      <w:pPr>
        <w:pStyle w:val="ListParagraph"/>
        <w:numPr>
          <w:ilvl w:val="2"/>
          <w:numId w:val="1"/>
        </w:numPr>
        <w:rPr>
          <w:rFonts w:ascii="Arial" w:hAnsi="Arial" w:cs="Arial"/>
          <w:strike/>
        </w:rPr>
      </w:pPr>
      <w:r w:rsidRPr="00922F61">
        <w:rPr>
          <w:rFonts w:ascii="Arial" w:hAnsi="Arial" w:cs="Arial"/>
          <w:strike/>
        </w:rPr>
        <w:t>Use a while loop</w:t>
      </w:r>
    </w:p>
    <w:p w14:paraId="5D9E03FE" w14:textId="0B050A3E" w:rsidR="009D2701" w:rsidRPr="00922F61" w:rsidRDefault="009D2701" w:rsidP="009D2701">
      <w:pPr>
        <w:pStyle w:val="ListParagraph"/>
        <w:numPr>
          <w:ilvl w:val="3"/>
          <w:numId w:val="1"/>
        </w:numPr>
        <w:rPr>
          <w:rFonts w:ascii="Arial" w:hAnsi="Arial" w:cs="Arial"/>
          <w:strike/>
        </w:rPr>
      </w:pPr>
      <w:r w:rsidRPr="00922F61">
        <w:rPr>
          <w:rFonts w:ascii="Arial" w:hAnsi="Arial" w:cs="Arial"/>
          <w:strike/>
        </w:rPr>
        <w:t>Add vars</w:t>
      </w:r>
    </w:p>
    <w:p w14:paraId="5B66A278" w14:textId="7596B01F" w:rsidR="009D2701" w:rsidRPr="00922F61" w:rsidRDefault="009D2701" w:rsidP="009D2701">
      <w:pPr>
        <w:pStyle w:val="ListParagraph"/>
        <w:numPr>
          <w:ilvl w:val="4"/>
          <w:numId w:val="1"/>
        </w:numPr>
        <w:rPr>
          <w:rFonts w:ascii="Arial" w:hAnsi="Arial" w:cs="Arial"/>
          <w:strike/>
        </w:rPr>
      </w:pPr>
      <w:r w:rsidRPr="00922F61">
        <w:rPr>
          <w:rFonts w:ascii="Arial" w:hAnsi="Arial" w:cs="Arial"/>
          <w:strike/>
        </w:rPr>
        <w:t xml:space="preserve">Start time </w:t>
      </w:r>
    </w:p>
    <w:p w14:paraId="48026CD2" w14:textId="6FF3D710" w:rsidR="009D2701" w:rsidRPr="00922F61" w:rsidRDefault="009D2701" w:rsidP="009D2701">
      <w:pPr>
        <w:pStyle w:val="ListParagraph"/>
        <w:numPr>
          <w:ilvl w:val="4"/>
          <w:numId w:val="1"/>
        </w:numPr>
        <w:rPr>
          <w:rFonts w:ascii="Arial" w:hAnsi="Arial" w:cs="Arial"/>
          <w:strike/>
        </w:rPr>
      </w:pPr>
      <w:r w:rsidRPr="00922F61">
        <w:rPr>
          <w:rFonts w:ascii="Arial" w:hAnsi="Arial" w:cs="Arial"/>
          <w:strike/>
        </w:rPr>
        <w:t>Run length/end time</w:t>
      </w:r>
    </w:p>
    <w:p w14:paraId="5411E34D" w14:textId="77CC9C66" w:rsidR="009D2701" w:rsidRPr="00922F61" w:rsidRDefault="009D2701" w:rsidP="009D2701">
      <w:pPr>
        <w:pStyle w:val="ListParagraph"/>
        <w:numPr>
          <w:ilvl w:val="3"/>
          <w:numId w:val="1"/>
        </w:numPr>
        <w:rPr>
          <w:rFonts w:ascii="Arial" w:hAnsi="Arial" w:cs="Arial"/>
          <w:strike/>
        </w:rPr>
      </w:pPr>
      <w:r w:rsidRPr="00922F61">
        <w:rPr>
          <w:rFonts w:ascii="Arial" w:hAnsi="Arial" w:cs="Arial"/>
          <w:strike/>
        </w:rPr>
        <w:t xml:space="preserve">If /while start LT current </w:t>
      </w:r>
      <w:proofErr w:type="gramStart"/>
      <w:r w:rsidRPr="00922F61">
        <w:rPr>
          <w:rFonts w:ascii="Arial" w:hAnsi="Arial" w:cs="Arial"/>
          <w:strike/>
        </w:rPr>
        <w:t>time</w:t>
      </w:r>
      <w:proofErr w:type="gramEnd"/>
      <w:r w:rsidRPr="00922F61">
        <w:rPr>
          <w:rFonts w:ascii="Arial" w:hAnsi="Arial" w:cs="Arial"/>
          <w:strike/>
        </w:rPr>
        <w:t xml:space="preserve"> then do nothing</w:t>
      </w:r>
    </w:p>
    <w:p w14:paraId="75DC9552" w14:textId="7B3453D1" w:rsidR="009D2701" w:rsidRPr="00922F61" w:rsidRDefault="009D2701" w:rsidP="009D2701">
      <w:pPr>
        <w:pStyle w:val="ListParagraph"/>
        <w:numPr>
          <w:ilvl w:val="4"/>
          <w:numId w:val="1"/>
        </w:numPr>
        <w:rPr>
          <w:rFonts w:ascii="Arial" w:hAnsi="Arial" w:cs="Arial"/>
          <w:strike/>
        </w:rPr>
      </w:pPr>
      <w:r w:rsidRPr="00922F61">
        <w:rPr>
          <w:rFonts w:ascii="Arial" w:hAnsi="Arial" w:cs="Arial"/>
          <w:strike/>
        </w:rPr>
        <w:t>Else run code for run length</w:t>
      </w:r>
    </w:p>
    <w:p w14:paraId="59E0F23F" w14:textId="49B196AD" w:rsidR="009C5AC9" w:rsidRPr="00EF126C" w:rsidRDefault="009C5AC9" w:rsidP="00235C14">
      <w:pPr>
        <w:pStyle w:val="ListParagraph"/>
        <w:numPr>
          <w:ilvl w:val="0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>Find out if you can pull old twitter data?</w:t>
      </w:r>
    </w:p>
    <w:p w14:paraId="6C0003DD" w14:textId="6DC8D9B8" w:rsidR="009C5AC9" w:rsidRPr="00EF126C" w:rsidRDefault="009C5AC9" w:rsidP="009C5AC9">
      <w:pPr>
        <w:pStyle w:val="ListParagraph"/>
        <w:numPr>
          <w:ilvl w:val="1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>Is there code to pull retrospective data from Twitter</w:t>
      </w:r>
    </w:p>
    <w:p w14:paraId="0E53A278" w14:textId="0ED8535E" w:rsidR="009C5AC9" w:rsidRPr="00EF126C" w:rsidRDefault="009C5AC9" w:rsidP="009C5AC9">
      <w:pPr>
        <w:pStyle w:val="ListParagraph"/>
        <w:numPr>
          <w:ilvl w:val="1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>We could validate a monthly predictive model using this</w:t>
      </w:r>
    </w:p>
    <w:p w14:paraId="4AD985E1" w14:textId="5418E39D" w:rsidR="00963AFF" w:rsidRPr="00EF126C" w:rsidRDefault="00963AFF" w:rsidP="00235C14">
      <w:pPr>
        <w:pStyle w:val="ListParagraph"/>
        <w:numPr>
          <w:ilvl w:val="0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 xml:space="preserve">Research Carmen </w:t>
      </w:r>
    </w:p>
    <w:p w14:paraId="643FC15B" w14:textId="778B5291" w:rsidR="00963AFF" w:rsidRPr="00EF126C" w:rsidRDefault="00963AFF" w:rsidP="00963AFF">
      <w:pPr>
        <w:pStyle w:val="ListParagraph"/>
        <w:numPr>
          <w:ilvl w:val="1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>See healthtweets.org presentation</w:t>
      </w:r>
    </w:p>
    <w:p w14:paraId="415C5E9D" w14:textId="3613E11D" w:rsidR="00981800" w:rsidRPr="00922F61" w:rsidRDefault="005D74B3" w:rsidP="00235C14">
      <w:pPr>
        <w:pStyle w:val="ListParagraph"/>
        <w:numPr>
          <w:ilvl w:val="0"/>
          <w:numId w:val="1"/>
        </w:numPr>
        <w:rPr>
          <w:rFonts w:ascii="Arial" w:hAnsi="Arial" w:cs="Arial"/>
          <w:strike/>
        </w:rPr>
      </w:pPr>
      <w:r w:rsidRPr="00922F61">
        <w:rPr>
          <w:rFonts w:ascii="Arial" w:hAnsi="Arial" w:cs="Arial"/>
          <w:strike/>
        </w:rPr>
        <w:t>See if I can pull the Florida groceries</w:t>
      </w:r>
      <w:r w:rsidR="00922F61" w:rsidRPr="00922F61">
        <w:rPr>
          <w:rFonts w:ascii="Arial" w:hAnsi="Arial" w:cs="Arial"/>
          <w:strike/>
        </w:rPr>
        <w:t xml:space="preserve"> from google map mining code</w:t>
      </w:r>
      <w:r w:rsidR="00963AFF" w:rsidRPr="00922F61">
        <w:rPr>
          <w:rFonts w:ascii="Arial" w:hAnsi="Arial" w:cs="Arial"/>
          <w:strike/>
        </w:rPr>
        <w:t xml:space="preserve"> (other)</w:t>
      </w:r>
    </w:p>
    <w:p w14:paraId="63ED83CE" w14:textId="26B94DC4" w:rsidR="00922F61" w:rsidRPr="00EF126C" w:rsidRDefault="00922F61" w:rsidP="00922F61">
      <w:pPr>
        <w:pStyle w:val="ListParagraph"/>
        <w:numPr>
          <w:ilvl w:val="1"/>
          <w:numId w:val="1"/>
        </w:numPr>
        <w:rPr>
          <w:rFonts w:ascii="Arial" w:hAnsi="Arial" w:cs="Arial"/>
        </w:rPr>
      </w:pPr>
      <w:r>
        <w:rPr>
          <w:rFonts w:ascii="Arial" w:hAnsi="Arial" w:cs="Arial"/>
        </w:rPr>
        <w:t xml:space="preserve">Yes, I can and have </w:t>
      </w:r>
    </w:p>
    <w:p w14:paraId="0FA6830E" w14:textId="77777777" w:rsidR="00235C14" w:rsidRPr="00EF126C" w:rsidRDefault="00235C14" w:rsidP="00235C14">
      <w:pPr>
        <w:pStyle w:val="ListParagraph"/>
        <w:numPr>
          <w:ilvl w:val="0"/>
          <w:numId w:val="1"/>
        </w:numPr>
        <w:rPr>
          <w:rFonts w:ascii="Arial" w:hAnsi="Arial" w:cs="Arial"/>
          <w:strike/>
        </w:rPr>
      </w:pPr>
      <w:r w:rsidRPr="00EF126C">
        <w:rPr>
          <w:rFonts w:ascii="Arial" w:hAnsi="Arial" w:cs="Arial"/>
          <w:strike/>
        </w:rPr>
        <w:t>Change delimiter to something used less frequently (~)</w:t>
      </w:r>
    </w:p>
    <w:p w14:paraId="01FE77A6" w14:textId="77777777" w:rsidR="00235C14" w:rsidRPr="00EF126C" w:rsidRDefault="00235C14" w:rsidP="00235C14">
      <w:pPr>
        <w:pStyle w:val="ListParagraph"/>
        <w:numPr>
          <w:ilvl w:val="0"/>
          <w:numId w:val="1"/>
        </w:numPr>
        <w:rPr>
          <w:rFonts w:ascii="Arial" w:hAnsi="Arial" w:cs="Arial"/>
          <w:strike/>
        </w:rPr>
      </w:pPr>
      <w:r w:rsidRPr="00EF126C">
        <w:rPr>
          <w:rFonts w:ascii="Arial" w:hAnsi="Arial" w:cs="Arial"/>
          <w:strike/>
        </w:rPr>
        <w:t>Only print tweets with geocode, if geo codes re needed</w:t>
      </w:r>
    </w:p>
    <w:p w14:paraId="1A40BA54" w14:textId="77777777" w:rsidR="00CA49E6" w:rsidRPr="00EF126C" w:rsidRDefault="00CA49E6" w:rsidP="00CA49E6">
      <w:pPr>
        <w:pStyle w:val="ListParagraph"/>
        <w:numPr>
          <w:ilvl w:val="1"/>
          <w:numId w:val="1"/>
        </w:numPr>
        <w:rPr>
          <w:rFonts w:ascii="Arial" w:hAnsi="Arial" w:cs="Arial"/>
          <w:strike/>
        </w:rPr>
      </w:pPr>
      <w:r w:rsidRPr="00EF126C">
        <w:rPr>
          <w:rFonts w:ascii="Arial" w:hAnsi="Arial" w:cs="Arial"/>
          <w:strike/>
        </w:rPr>
        <w:t xml:space="preserve">Get clean Tweets about HIV </w:t>
      </w:r>
    </w:p>
    <w:p w14:paraId="4038E3A3" w14:textId="77777777" w:rsidR="00CA49E6" w:rsidRPr="00922F61" w:rsidRDefault="00235C14" w:rsidP="00CA49E6">
      <w:pPr>
        <w:pStyle w:val="ListParagraph"/>
        <w:numPr>
          <w:ilvl w:val="0"/>
          <w:numId w:val="1"/>
        </w:numPr>
        <w:rPr>
          <w:rFonts w:ascii="Arial" w:hAnsi="Arial" w:cs="Arial"/>
          <w:strike/>
        </w:rPr>
      </w:pPr>
      <w:r w:rsidRPr="00922F61">
        <w:rPr>
          <w:rFonts w:ascii="Arial" w:hAnsi="Arial" w:cs="Arial"/>
          <w:strike/>
        </w:rPr>
        <w:t xml:space="preserve">Review research </w:t>
      </w:r>
      <w:r w:rsidR="00CA49E6" w:rsidRPr="00922F61">
        <w:rPr>
          <w:rFonts w:ascii="Arial" w:hAnsi="Arial" w:cs="Arial"/>
          <w:strike/>
        </w:rPr>
        <w:t>on uses of twitter in PH research</w:t>
      </w:r>
    </w:p>
    <w:p w14:paraId="6181BAC1" w14:textId="77777777" w:rsidR="00CA49E6" w:rsidRPr="00EF126C" w:rsidRDefault="00CA49E6" w:rsidP="00CA49E6">
      <w:pPr>
        <w:pStyle w:val="ListParagraph"/>
        <w:numPr>
          <w:ilvl w:val="0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>IF twitter does not work</w:t>
      </w:r>
    </w:p>
    <w:p w14:paraId="48E67673" w14:textId="77777777" w:rsidR="00CA49E6" w:rsidRPr="00EF126C" w:rsidRDefault="00CA49E6" w:rsidP="00CA49E6">
      <w:pPr>
        <w:pStyle w:val="ListParagraph"/>
        <w:numPr>
          <w:ilvl w:val="1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>Look for machine learning dataset</w:t>
      </w:r>
    </w:p>
    <w:p w14:paraId="4C5AE8AD" w14:textId="77777777" w:rsidR="00CA49E6" w:rsidRPr="00EF126C" w:rsidRDefault="00CA49E6" w:rsidP="00CA49E6">
      <w:pPr>
        <w:pStyle w:val="ListParagraph"/>
        <w:numPr>
          <w:ilvl w:val="2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lastRenderedPageBreak/>
        <w:t>Find big publicly available longitudinal data sets</w:t>
      </w:r>
    </w:p>
    <w:p w14:paraId="569D18F3" w14:textId="77777777" w:rsidR="00CA49E6" w:rsidRPr="00EF126C" w:rsidRDefault="00CA49E6" w:rsidP="00CA49E6">
      <w:pPr>
        <w:pStyle w:val="ListParagraph"/>
        <w:numPr>
          <w:ilvl w:val="1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>Can we do a survival analysis with machine learning</w:t>
      </w:r>
    </w:p>
    <w:p w14:paraId="63D315E4" w14:textId="646F605A" w:rsidR="00CA49E6" w:rsidRPr="00EF126C" w:rsidRDefault="00CA49E6" w:rsidP="00CA49E6">
      <w:pPr>
        <w:pStyle w:val="ListParagraph"/>
        <w:numPr>
          <w:ilvl w:val="2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t>Framingham data?</w:t>
      </w:r>
    </w:p>
    <w:p w14:paraId="0B1BA8F6" w14:textId="77777777" w:rsidR="0082307E" w:rsidRPr="00EF126C" w:rsidRDefault="0082307E" w:rsidP="00922F61">
      <w:pPr>
        <w:pStyle w:val="ListParagraph"/>
        <w:rPr>
          <w:rFonts w:ascii="Arial" w:hAnsi="Arial" w:cs="Arial"/>
        </w:rPr>
      </w:pPr>
    </w:p>
    <w:p w14:paraId="565B44F7" w14:textId="77777777" w:rsidR="0082307E" w:rsidRPr="00EF126C" w:rsidRDefault="0082307E" w:rsidP="0082307E">
      <w:pPr>
        <w:pStyle w:val="ListParagraph"/>
        <w:rPr>
          <w:rFonts w:ascii="Arial" w:hAnsi="Arial" w:cs="Arial"/>
        </w:rPr>
      </w:pPr>
    </w:p>
    <w:p w14:paraId="1C925840" w14:textId="760E1F11" w:rsidR="00922F61" w:rsidRPr="00922F61" w:rsidRDefault="0082307E" w:rsidP="00922F61">
      <w:pPr>
        <w:pStyle w:val="EndNoteBibliography"/>
        <w:spacing w:after="0"/>
        <w:ind w:left="720" w:hanging="720"/>
      </w:pPr>
      <w:r w:rsidRPr="00EF126C">
        <w:rPr>
          <w:rFonts w:ascii="Arial" w:hAnsi="Arial" w:cs="Arial"/>
        </w:rPr>
        <w:fldChar w:fldCharType="begin"/>
      </w:r>
      <w:r w:rsidRPr="00EF126C">
        <w:rPr>
          <w:rFonts w:ascii="Arial" w:hAnsi="Arial" w:cs="Arial"/>
        </w:rPr>
        <w:instrText xml:space="preserve"> ADDIN EN.REFLIST </w:instrText>
      </w:r>
      <w:r w:rsidRPr="00EF126C">
        <w:rPr>
          <w:rFonts w:ascii="Arial" w:hAnsi="Arial" w:cs="Arial"/>
        </w:rPr>
        <w:fldChar w:fldCharType="separate"/>
      </w:r>
      <w:r w:rsidR="00922F61" w:rsidRPr="00922F61">
        <w:t xml:space="preserve">Ireland, M. E., Chen, Q., Schwartz, H. A., Ungar, L. H., &amp; Albarracin, D. (2016). Action Tweets Linked to Reduced County-Level HIV Prevalence in the United States: Online Messages and Structural Determinants. </w:t>
      </w:r>
      <w:r w:rsidR="00922F61" w:rsidRPr="00922F61">
        <w:rPr>
          <w:i/>
        </w:rPr>
        <w:t>AIDS Behav, 20</w:t>
      </w:r>
      <w:r w:rsidR="00922F61" w:rsidRPr="00922F61">
        <w:t xml:space="preserve">(6), 1256-1264. Retrieved from </w:t>
      </w:r>
      <w:hyperlink r:id="rId9" w:history="1">
        <w:r w:rsidR="00922F61" w:rsidRPr="00922F61">
          <w:rPr>
            <w:rStyle w:val="Hyperlink"/>
          </w:rPr>
          <w:t>https://www.ncbi.nlm.nih.gov/pmc/articles/PMC4867271/pdf/nihms743860.pdf</w:t>
        </w:r>
      </w:hyperlink>
      <w:r w:rsidR="00922F61" w:rsidRPr="00922F61">
        <w:t>. doi:10.1007/s10461-015-1252-2</w:t>
      </w:r>
    </w:p>
    <w:p w14:paraId="1515066A" w14:textId="502AEE46" w:rsidR="00922F61" w:rsidRPr="00922F61" w:rsidRDefault="00922F61" w:rsidP="00922F61">
      <w:pPr>
        <w:pStyle w:val="EndNoteBibliography"/>
        <w:ind w:left="720" w:hanging="720"/>
      </w:pPr>
      <w:r w:rsidRPr="00922F61">
        <w:t xml:space="preserve">Lohmann, S., White, B. X., Zuo, Z., Chan, M. S., Morales, A., Li, B., . . . Albarracin, D. (2018). HIV messaging on Twitter: an analysis of current practice and data-driven recommendations. </w:t>
      </w:r>
      <w:r w:rsidRPr="00922F61">
        <w:rPr>
          <w:i/>
        </w:rPr>
        <w:t>Aids, 32</w:t>
      </w:r>
      <w:r w:rsidRPr="00922F61">
        <w:t xml:space="preserve">(18), 2799-2805. Retrieved from </w:t>
      </w:r>
      <w:hyperlink r:id="rId10" w:history="1">
        <w:r w:rsidRPr="00922F61">
          <w:rPr>
            <w:rStyle w:val="Hyperlink"/>
          </w:rPr>
          <w:t>https://www.ncbi.nlm.nih.gov/pmc/articles/PMC6615455/pdf/nihms-1527627.pdf</w:t>
        </w:r>
      </w:hyperlink>
      <w:r w:rsidRPr="00922F61">
        <w:t>. doi:10.1097/qad.0000000000002018</w:t>
      </w:r>
    </w:p>
    <w:p w14:paraId="1FD04752" w14:textId="62C0AF61" w:rsidR="0082307E" w:rsidRPr="00EF126C" w:rsidRDefault="0082307E" w:rsidP="0082307E">
      <w:pPr>
        <w:pStyle w:val="ListParagraph"/>
        <w:numPr>
          <w:ilvl w:val="0"/>
          <w:numId w:val="1"/>
        </w:numPr>
        <w:rPr>
          <w:rFonts w:ascii="Arial" w:hAnsi="Arial" w:cs="Arial"/>
        </w:rPr>
      </w:pPr>
      <w:r w:rsidRPr="00EF126C">
        <w:rPr>
          <w:rFonts w:ascii="Arial" w:hAnsi="Arial" w:cs="Arial"/>
        </w:rPr>
        <w:fldChar w:fldCharType="end"/>
      </w:r>
    </w:p>
    <w:sectPr w:rsidR="0082307E" w:rsidRPr="00EF126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" w:author="Daniel Chacreton" w:date="2020-02-02T10:35:00Z" w:initials="DC">
    <w:p w14:paraId="329A5426" w14:textId="40395D9F" w:rsidR="00FE5FED" w:rsidRDefault="00FE5FED">
      <w:pPr>
        <w:pStyle w:val="CommentText"/>
      </w:pPr>
      <w:r w:rsidRPr="00FE5FED">
        <w:rPr>
          <w:rStyle w:val="CommentReference"/>
          <w:b/>
          <w:bCs/>
        </w:rPr>
        <w:annotationRef/>
      </w:r>
      <w:r w:rsidRPr="00FE5FED">
        <w:rPr>
          <w:b/>
          <w:bCs/>
        </w:rPr>
        <w:t>Read:</w:t>
      </w:r>
      <w:r>
        <w:t xml:space="preserve"> </w:t>
      </w:r>
      <w:r w:rsidRPr="00FE5FED">
        <w:t xml:space="preserve">Lohmann, S., White, B. X., </w:t>
      </w:r>
      <w:proofErr w:type="spellStart"/>
      <w:r w:rsidRPr="00FE5FED">
        <w:t>Zuo</w:t>
      </w:r>
      <w:proofErr w:type="spellEnd"/>
      <w:r w:rsidRPr="00FE5FED">
        <w:t xml:space="preserve">, Z., Chan, M. S., Morales, A., Li, B., . . . </w:t>
      </w:r>
      <w:proofErr w:type="spellStart"/>
      <w:r w:rsidRPr="00FE5FED">
        <w:t>Albarracin</w:t>
      </w:r>
      <w:proofErr w:type="spellEnd"/>
      <w:r w:rsidRPr="00FE5FED">
        <w:t>, D. (2018). HIV messaging on Twitter: an analysis of current practice and data-driven recommendations. Aids, 32(18), 2799-2805. Retrieved from https://www.ncbi.nlm.nih.gov/pmc/articles/PMC6615455/pdf/nihms-1527627.pdf. doi:10.1097/qad.0000000000002018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29A5426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29A5426" w16cid:durableId="21E12468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DBC12C2"/>
    <w:multiLevelType w:val="hybridMultilevel"/>
    <w:tmpl w:val="611CDB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6A68C90">
      <w:start w:val="1"/>
      <w:numFmt w:val="bullet"/>
      <w:pStyle w:val="EndNoteBibliography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Daniel Chacreton">
    <w15:presenceInfo w15:providerId="Windows Live" w15:userId="b78d619d73e4973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zrx5r05hwafsve9a2tpa2vssz0rw2xzw009&quot;&gt;Current ENDNOTE LIBRARY&lt;record-ids&gt;&lt;item&gt;951&lt;/item&gt;&lt;item&gt;954&lt;/item&gt;&lt;/record-ids&gt;&lt;/item&gt;&lt;/Libraries&gt;"/>
  </w:docVars>
  <w:rsids>
    <w:rsidRoot w:val="00235C14"/>
    <w:rsid w:val="0009555F"/>
    <w:rsid w:val="001F1F6E"/>
    <w:rsid w:val="00235C14"/>
    <w:rsid w:val="002C3CD7"/>
    <w:rsid w:val="004438E7"/>
    <w:rsid w:val="00537268"/>
    <w:rsid w:val="005C4A54"/>
    <w:rsid w:val="005D74B3"/>
    <w:rsid w:val="0082307E"/>
    <w:rsid w:val="00922F61"/>
    <w:rsid w:val="00963AFF"/>
    <w:rsid w:val="00981800"/>
    <w:rsid w:val="009C5AC9"/>
    <w:rsid w:val="009D2701"/>
    <w:rsid w:val="00A306B7"/>
    <w:rsid w:val="00CA49E6"/>
    <w:rsid w:val="00EC2BAD"/>
    <w:rsid w:val="00EF126C"/>
    <w:rsid w:val="00FE5F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99EF0D1"/>
  <w15:chartTrackingRefBased/>
  <w15:docId w15:val="{79C19922-DDC4-4124-BA68-DF063AB7A3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2307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2307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235C14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82307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82307E"/>
    <w:pPr>
      <w:spacing w:after="0"/>
      <w:jc w:val="center"/>
    </w:pPr>
    <w:rPr>
      <w:rFonts w:ascii="Calibri" w:hAnsi="Calibri" w:cs="Calibri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2307E"/>
  </w:style>
  <w:style w:type="character" w:customStyle="1" w:styleId="EndNoteBibliographyTitleChar">
    <w:name w:val="EndNote Bibliography Title Char"/>
    <w:basedOn w:val="ListParagraphChar"/>
    <w:link w:val="EndNoteBibliographyTitle"/>
    <w:rsid w:val="0082307E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2307E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82307E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82307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2307E"/>
    <w:rPr>
      <w:color w:val="605E5C"/>
      <w:shd w:val="clear" w:color="auto" w:fill="E1DFDD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2307E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CommentReference">
    <w:name w:val="annotation reference"/>
    <w:basedOn w:val="DefaultParagraphFont"/>
    <w:uiPriority w:val="99"/>
    <w:semiHidden/>
    <w:unhideWhenUsed/>
    <w:rsid w:val="00FE5FE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E5FE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E5FE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E5FE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E5FE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E5FE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E5FED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6/09/relationships/commentsIds" Target="commentsId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microsoft.com/office/2011/relationships/commentsExtended" Target="commentsExtended.xml"/><Relationship Id="rId12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https://www.ncbi.nlm.nih.gov/pmc/articles/PMC6615455/pdf/nihms-1527627.pdf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www.ncbi.nlm.nih.gov/pmc/articles/PMC4867271/pdf/nihms743860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A1780DC-6DE8-4D01-A77D-9507F5D04D6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83</TotalTime>
  <Pages>3</Pages>
  <Words>1018</Words>
  <Characters>5804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Chacreton</dc:creator>
  <cp:keywords/>
  <dc:description/>
  <cp:lastModifiedBy>Daniel Chacreton</cp:lastModifiedBy>
  <cp:revision>11</cp:revision>
  <dcterms:created xsi:type="dcterms:W3CDTF">2020-01-23T18:43:00Z</dcterms:created>
  <dcterms:modified xsi:type="dcterms:W3CDTF">2020-02-02T15:37:00Z</dcterms:modified>
</cp:coreProperties>
</file>